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-968440641"/>
        <w:docPartObj>
          <w:docPartGallery w:val="Cover Pages"/>
          <w:docPartUnique/>
        </w:docPartObj>
      </w:sdtPr>
      <w:sdtEndPr/>
      <w:sdtContent>
        <w:p w14:paraId="3E9F3622" w14:textId="1E0FE727" w:rsidR="006A4E89" w:rsidRDefault="006A4E89"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495C0972" wp14:editId="6AE33779">
                    <wp:simplePos x="0" y="0"/>
                    <wp:positionH relativeFrom="page">
                      <wp:align>center</wp:align>
                    </wp:positionH>
                    <wp:positionV relativeFrom="page">
                      <wp:align>center</wp:align>
                    </wp:positionV>
                    <wp:extent cx="1712890" cy="3840480"/>
                    <wp:effectExtent l="0" t="0" r="1270" b="0"/>
                    <wp:wrapNone/>
                    <wp:docPr id="138" name="Text Box 13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1712890" cy="384048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tbl>
                                <w:tblPr>
                                  <w:tblW w:w="5000" w:type="pct"/>
                                  <w:jc w:val="center"/>
                                  <w:tblBorders>
                                    <w:insideV w:val="single" w:sz="12" w:space="0" w:color="ED7D31" w:themeColor="accent2"/>
                                  </w:tblBorders>
                                  <w:tblCellMar>
                                    <w:top w:w="1296" w:type="dxa"/>
                                    <w:left w:w="360" w:type="dxa"/>
                                    <w:bottom w:w="1296" w:type="dxa"/>
                                    <w:right w:w="360" w:type="dxa"/>
                                  </w:tblCellMar>
                                  <w:tblLook w:val="04A0" w:firstRow="1" w:lastRow="0" w:firstColumn="1" w:lastColumn="0" w:noHBand="0" w:noVBand="1"/>
                                </w:tblPr>
                                <w:tblGrid>
                                  <w:gridCol w:w="6585"/>
                                  <w:gridCol w:w="2180"/>
                                </w:tblGrid>
                                <w:tr w:rsidR="006A4E89" w14:paraId="09427861" w14:textId="77777777">
                                  <w:trPr>
                                    <w:jc w:val="center"/>
                                  </w:trPr>
                                  <w:tc>
                                    <w:tcPr>
                                      <w:tcW w:w="2568" w:type="pct"/>
                                      <w:vAlign w:val="center"/>
                                    </w:tcPr>
                                    <w:p w14:paraId="135CCD8E" w14:textId="77777777" w:rsidR="006A4E89" w:rsidRDefault="006A4E89">
                                      <w:pPr>
                                        <w:jc w:val="right"/>
                                      </w:pPr>
                                      <w:r>
                                        <w:rPr>
                                          <w:noProof/>
                                        </w:rPr>
                                        <w:drawing>
                                          <wp:inline distT="0" distB="0" distL="0" distR="0" wp14:anchorId="17CBE243" wp14:editId="1DBBD0A3">
                                            <wp:extent cx="3724275" cy="3347132"/>
                                            <wp:effectExtent l="0" t="0" r="0" b="5715"/>
                                            <wp:docPr id="139" name="Picture 139"/>
                                            <wp:cNvGraphicFramePr>
                                              <a:graphicFrameLocks xmlns:a="http://schemas.openxmlformats.org/drawingml/2006/main" noChangeAspect="1"/>
                                            </wp:cNvGraphicFramePr>
                                            <a:graphic xmlns:a="http://schemas.openxmlformats.org/drawingml/2006/main">
                                              <a:graphicData uri="http://schemas.openxmlformats.org/drawingml/2006/picture">
                                                <pic:pic xmlns:pic="http://schemas.openxmlformats.org/drawingml/2006/picture">
                                                  <pic:nvPicPr>
                                                    <pic:cNvPr id="139" name="Picture 139"/>
                                                    <pic:cNvPicPr/>
                                                  </pic:nvPicPr>
                                                  <pic:blipFill>
                                                    <a:blip r:embed="rId5">
                                                      <a:extLst>
                                                        <a:ext uri="{28A0092B-C50C-407E-A947-70E740481C1C}">
                                                          <a14:useLocalDpi xmlns:a14="http://schemas.microsoft.com/office/drawing/2010/main" val="0"/>
                                                        </a:ext>
                                                      </a:extLst>
                                                    </a:blip>
                                                    <a:stretch>
                                                      <a:fillRect/>
                                                    </a:stretch>
                                                  </pic:blipFill>
                                                  <pic:spPr>
                                                    <a:xfrm>
                                                      <a:off x="0" y="0"/>
                                                      <a:ext cx="3729595" cy="3351913"/>
                                                    </a:xfrm>
                                                    <a:prstGeom prst="rect">
                                                      <a:avLst/>
                                                    </a:prstGeom>
                                                  </pic:spPr>
                                                </pic:pic>
                                              </a:graphicData>
                                            </a:graphic>
                                          </wp:inline>
                                        </w:drawing>
                                      </w:r>
                                    </w:p>
                                    <w:sdt>
                                      <w:sdtPr>
                                        <w:rPr>
                                          <w:caps/>
                                          <w:color w:val="191919" w:themeColor="text1" w:themeTint="E6"/>
                                          <w:sz w:val="72"/>
                                          <w:szCs w:val="72"/>
                                        </w:rPr>
                                        <w:alias w:val="Title"/>
                                        <w:tag w:val=""/>
                                        <w:id w:val="-438379639"/>
    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6A4680F2" w14:textId="5BBE97DD" w:rsidR="006A4E89" w:rsidRDefault="00677662">
                                          <w:pPr>
                                            <w:pStyle w:val="NoSpacing"/>
                                            <w:spacing w:line="312" w:lineRule="auto"/>
                                            <w:jc w:val="right"/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</w:pPr>
                                          <w:r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  <w:t>Assignment 2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000000" w:themeColor="text1"/>
                                          <w:sz w:val="24"/>
                                          <w:szCs w:val="24"/>
                                        </w:rPr>
                                        <w:alias w:val="Subtitle"/>
                                        <w:tag w:val=""/>
                                        <w:id w:val="1354072561"/>
    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2DCDC53E" w14:textId="18D90DEC" w:rsidR="006A4E89" w:rsidRDefault="00677662">
                                          <w:pPr>
                                            <w:jc w:val="right"/>
                                            <w:rPr>
                                              <w:sz w:val="24"/>
                                              <w:szCs w:val="24"/>
                                            </w:rPr>
                                          </w:pPr>
                                          <w:r>
                                            <w:rPr>
                                              <w:color w:val="000000" w:themeColor="text1"/>
                                              <w:sz w:val="24"/>
                                              <w:szCs w:val="24"/>
                                            </w:rPr>
                                            <w:t>ITRI 626</w:t>
                                          </w:r>
                                        </w:p>
                                      </w:sdtContent>
                                    </w:sdt>
                                  </w:tc>
                                  <w:tc>
                                    <w:tcPr>
                                      <w:tcW w:w="2432" w:type="pct"/>
                                      <w:vAlign w:val="center"/>
                                    </w:tcPr>
                                    <w:sdt>
                                      <w:sdtPr>
                                        <w:rPr>
                                          <w:color w:val="ED7D31" w:themeColor="accent2"/>
                                          <w:sz w:val="36"/>
                                          <w:szCs w:val="36"/>
                                        </w:rPr>
                                        <w:alias w:val="Author"/>
                                        <w:tag w:val=""/>
                                        <w:id w:val="-279026076"/>
    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3A9C333A" w14:textId="4F15C1C8" w:rsidR="006A4E89" w:rsidRPr="006A4E89" w:rsidRDefault="006A4E89">
                                          <w:pPr>
                                            <w:pStyle w:val="NoSpacing"/>
                                            <w:rPr>
                                              <w:color w:val="ED7D31" w:themeColor="accent2"/>
                                              <w:sz w:val="36"/>
                                              <w:szCs w:val="36"/>
                                            </w:rPr>
                                          </w:pPr>
                                          <w:r w:rsidRPr="006A4E89">
                                            <w:rPr>
                                              <w:color w:val="ED7D31" w:themeColor="accent2"/>
                                              <w:sz w:val="36"/>
                                              <w:szCs w:val="36"/>
                                            </w:rPr>
                                            <w:t>ENRICO DREYER</w:t>
                                          </w:r>
                                        </w:p>
                                      </w:sdtContent>
                                    </w:sdt>
                                    <w:p w14:paraId="15661BBA" w14:textId="62D032A9" w:rsidR="006A4E89" w:rsidRDefault="006967AD">
                                      <w:pPr>
                                        <w:pStyle w:val="NoSpacing"/>
                                      </w:pPr>
                                      <w:sdt>
                                        <w:sdtPr>
                                          <w:rPr>
                                            <w:color w:val="44546A" w:themeColor="text2"/>
                                            <w:sz w:val="36"/>
                                            <w:szCs w:val="36"/>
                                          </w:rPr>
                                          <w:alias w:val="Course"/>
                                          <w:tag w:val="Course"/>
                                          <w:id w:val="-710501431"/>
      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      <w:text/>
                                        </w:sdtPr>
                                        <w:sdtEndPr/>
                                        <w:sdtContent>
                                          <w:r w:rsidR="006A4E89" w:rsidRPr="006A4E89">
                                            <w:rPr>
                                              <w:color w:val="44546A" w:themeColor="text2"/>
                                              <w:sz w:val="36"/>
                                              <w:szCs w:val="36"/>
                                            </w:rPr>
                                            <w:t>31210783</w:t>
                                          </w:r>
                                        </w:sdtContent>
                                      </w:sdt>
                                    </w:p>
                                  </w:tc>
                                </w:tr>
                              </w:tbl>
                              <w:p w14:paraId="5610D17E" w14:textId="77777777" w:rsidR="006A4E89" w:rsidRDefault="006A4E89"/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77300</wp14:pctHeight>
                    </wp14:sizeRelV>
                  </wp:anchor>
                </w:drawing>
              </mc:Choice>
              <mc:Fallback>
                <w:pict>
                  <v:shapetype w14:anchorId="495C0972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8" o:spid="_x0000_s1026" type="#_x0000_t202" style="position:absolute;margin-left:0;margin-top:0;width:134.85pt;height:302.4pt;z-index:251659264;visibility:visible;mso-wrap-style:square;mso-width-percent:941;mso-height-percent:773;mso-wrap-distance-left:9pt;mso-wrap-distance-top:0;mso-wrap-distance-right:9pt;mso-wrap-distance-bottom:0;mso-position-horizontal:center;mso-position-horizontal-relative:page;mso-position-vertical:center;mso-position-vertical-relative:page;mso-width-percent:941;mso-height-percent:773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" fillcolor="white [3201]" stroked="f" strokeweight=".5pt">
                    <v:textbox inset="0,0,0,0">
                      <w:txbxContent>
                        <w:tbl>
                          <w:tblPr>
                            <w:tblW w:w="5000" w:type="pct"/>
                            <w:jc w:val="center"/>
                            <w:tblBorders>
                              <w:insideV w:val="single" w:sz="12" w:space="0" w:color="ED7D31" w:themeColor="accent2"/>
                            </w:tblBorders>
                            <w:tblCellMar>
                              <w:top w:w="1296" w:type="dxa"/>
                              <w:left w:w="360" w:type="dxa"/>
                              <w:bottom w:w="1296" w:type="dxa"/>
                              <w:right w:w="360" w:type="dxa"/>
                            </w:tblCellMar>
                            <w:tblLook w:val="04A0" w:firstRow="1" w:lastRow="0" w:firstColumn="1" w:lastColumn="0" w:noHBand="0" w:noVBand="1"/>
                          </w:tblPr>
                          <w:tblGrid>
                            <w:gridCol w:w="6585"/>
                            <w:gridCol w:w="2180"/>
                          </w:tblGrid>
                          <w:tr w:rsidR="006A4E89" w14:paraId="09427861" w14:textId="77777777">
                            <w:trPr>
                              <w:jc w:val="center"/>
                            </w:trPr>
                            <w:tc>
                              <w:tcPr>
                                <w:tcW w:w="2568" w:type="pct"/>
                                <w:vAlign w:val="center"/>
                              </w:tcPr>
                              <w:p w14:paraId="135CCD8E" w14:textId="77777777" w:rsidR="006A4E89" w:rsidRDefault="006A4E89">
                                <w:pPr>
                                  <w:jc w:val="right"/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17CBE243" wp14:editId="1DBBD0A3">
                                      <wp:extent cx="3724275" cy="3347132"/>
                                      <wp:effectExtent l="0" t="0" r="0" b="5715"/>
                                      <wp:docPr id="139" name="Picture 139"/>
                                      <wp:cNvGraphicFramePr>
                                        <a:graphicFrameLocks xmlns:a="http://schemas.openxmlformats.org/drawingml/2006/main" noChangeAspect="1"/>
                                      </wp:cNvGraphicFramePr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139" name="Picture 139"/>
                                              <pic:cNvPicPr/>
                                            </pic:nvPicPr>
                                            <pic:blipFill>
                                              <a:blip r:embed="rId5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>
                                              <a:xfrm>
                                                <a:off x="0" y="0"/>
                                                <a:ext cx="3729595" cy="3351913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  <w:sdt>
                                <w:sdtPr>
                                  <w:rPr>
                                    <w:caps/>
                                    <w:color w:val="191919" w:themeColor="text1" w:themeTint="E6"/>
                                    <w:sz w:val="72"/>
                                    <w:szCs w:val="72"/>
                                  </w:rPr>
                                  <w:alias w:val="Title"/>
                                  <w:tag w:val=""/>
                                  <w:id w:val="-438379639"/>
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6A4680F2" w14:textId="5BBE97DD" w:rsidR="006A4E89" w:rsidRDefault="00677662">
                                    <w:pPr>
                                      <w:pStyle w:val="NoSpacing"/>
                                      <w:spacing w:line="312" w:lineRule="auto"/>
                                      <w:jc w:val="right"/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  <w:t>Assignment 2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000000" w:themeColor="text1"/>
                                    <w:sz w:val="24"/>
                                    <w:szCs w:val="24"/>
                                  </w:rPr>
                                  <w:alias w:val="Subtitle"/>
                                  <w:tag w:val=""/>
                                  <w:id w:val="1354072561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2DCDC53E" w14:textId="18D90DEC" w:rsidR="006A4E89" w:rsidRDefault="00677662">
                                    <w:pPr>
                                      <w:jc w:val="right"/>
                                      <w:rPr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  <w:sz w:val="24"/>
                                        <w:szCs w:val="24"/>
                                      </w:rPr>
                                      <w:t>ITRI 626</w:t>
                                    </w:r>
                                  </w:p>
                                </w:sdtContent>
                              </w:sdt>
                            </w:tc>
                            <w:tc>
                              <w:tcPr>
                                <w:tcW w:w="2432" w:type="pct"/>
                                <w:vAlign w:val="center"/>
                              </w:tcPr>
                              <w:sdt>
                                <w:sdtPr>
                                  <w:rPr>
                                    <w:color w:val="ED7D31" w:themeColor="accent2"/>
                                    <w:sz w:val="36"/>
                                    <w:szCs w:val="36"/>
                                  </w:rPr>
                                  <w:alias w:val="Author"/>
                                  <w:tag w:val=""/>
                                  <w:id w:val="-279026076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3A9C333A" w14:textId="4F15C1C8" w:rsidR="006A4E89" w:rsidRPr="006A4E89" w:rsidRDefault="006A4E89">
                                    <w:pPr>
                                      <w:pStyle w:val="NoSpacing"/>
                                      <w:rPr>
                                        <w:color w:val="ED7D31" w:themeColor="accent2"/>
                                        <w:sz w:val="36"/>
                                        <w:szCs w:val="36"/>
                                      </w:rPr>
                                    </w:pPr>
                                    <w:r w:rsidRPr="006A4E89">
                                      <w:rPr>
                                        <w:color w:val="ED7D31" w:themeColor="accent2"/>
                                        <w:sz w:val="36"/>
                                        <w:szCs w:val="36"/>
                                      </w:rPr>
                                      <w:t>ENRICO DREYER</w:t>
                                    </w:r>
                                  </w:p>
                                </w:sdtContent>
                              </w:sdt>
                              <w:p w14:paraId="15661BBA" w14:textId="62D032A9" w:rsidR="006A4E89" w:rsidRDefault="006967AD">
                                <w:pPr>
                                  <w:pStyle w:val="NoSpacing"/>
                                </w:pPr>
                                <w:sdt>
                                  <w:sdtPr>
                                    <w:rPr>
                                      <w:color w:val="44546A" w:themeColor="text2"/>
                                      <w:sz w:val="36"/>
                                      <w:szCs w:val="36"/>
                                    </w:rPr>
                                    <w:alias w:val="Course"/>
                                    <w:tag w:val="Course"/>
                                    <w:id w:val="-710501431"/>
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6A4E89" w:rsidRPr="006A4E89">
                                      <w:rPr>
                                        <w:color w:val="44546A" w:themeColor="text2"/>
                                        <w:sz w:val="36"/>
                                        <w:szCs w:val="36"/>
                                      </w:rPr>
                                      <w:t>31210783</w:t>
                                    </w:r>
                                  </w:sdtContent>
                                </w:sdt>
                              </w:p>
                            </w:tc>
                          </w:tr>
                        </w:tbl>
                        <w:p w14:paraId="5610D17E" w14:textId="77777777" w:rsidR="006A4E89" w:rsidRDefault="006A4E89"/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ZA"/>
        </w:rPr>
        <w:id w:val="1807969433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77DBC31E" w14:textId="2241157B" w:rsidR="006A4E89" w:rsidRDefault="006A4E89">
          <w:pPr>
            <w:pStyle w:val="TOCHeading"/>
          </w:pPr>
          <w:r>
            <w:t>Table of Contents</w:t>
          </w:r>
        </w:p>
        <w:p w14:paraId="48706085" w14:textId="77A3AC93" w:rsidR="00FD7D3C" w:rsidRDefault="006967AD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80776176" w:history="1">
            <w:r w:rsidR="00FD7D3C" w:rsidRPr="00607330">
              <w:rPr>
                <w:rStyle w:val="Hyperlink"/>
                <w:noProof/>
              </w:rPr>
              <w:t>Modifying the code</w:t>
            </w:r>
            <w:r w:rsidR="00FD7D3C">
              <w:rPr>
                <w:noProof/>
                <w:webHidden/>
              </w:rPr>
              <w:tab/>
            </w:r>
            <w:r w:rsidR="00FD7D3C">
              <w:rPr>
                <w:noProof/>
                <w:webHidden/>
              </w:rPr>
              <w:fldChar w:fldCharType="begin"/>
            </w:r>
            <w:r w:rsidR="00FD7D3C">
              <w:rPr>
                <w:noProof/>
                <w:webHidden/>
              </w:rPr>
              <w:instrText xml:space="preserve"> PAGEREF _Toc80776176 \h </w:instrText>
            </w:r>
            <w:r w:rsidR="00FD7D3C">
              <w:rPr>
                <w:noProof/>
                <w:webHidden/>
              </w:rPr>
            </w:r>
            <w:r w:rsidR="00FD7D3C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 w:rsidR="00FD7D3C">
              <w:rPr>
                <w:noProof/>
                <w:webHidden/>
              </w:rPr>
              <w:fldChar w:fldCharType="end"/>
            </w:r>
          </w:hyperlink>
        </w:p>
        <w:p w14:paraId="1A33BAD1" w14:textId="3E0CDC52" w:rsidR="00FD7D3C" w:rsidRDefault="00FD7D3C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0776177" w:history="1">
            <w:r w:rsidRPr="00607330">
              <w:rPr>
                <w:rStyle w:val="Hyperlink"/>
                <w:noProof/>
              </w:rPr>
              <w:t>Is there a better way?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7761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967AD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929800" w14:textId="089BA990" w:rsidR="00FD7D3C" w:rsidRDefault="00FD7D3C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0776178" w:history="1">
            <w:r w:rsidRPr="00607330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7761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967AD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D9573A" w14:textId="0BDE1B0F" w:rsidR="006A4E89" w:rsidRDefault="006967AD">
          <w:r>
            <w:rPr>
              <w:b/>
              <w:bCs/>
              <w:noProof/>
              <w:lang w:val="en-US"/>
            </w:rPr>
            <w:fldChar w:fldCharType="end"/>
          </w:r>
        </w:p>
      </w:sdtContent>
    </w:sdt>
    <w:p w14:paraId="4A9217BE" w14:textId="64461D20" w:rsidR="00FD7D3C" w:rsidRDefault="00FD7D3C" w:rsidP="00FD7D3C">
      <w:pPr>
        <w:pStyle w:val="Heading1"/>
      </w:pPr>
      <w:r>
        <w:t>Table of Figures</w:t>
      </w:r>
    </w:p>
    <w:p w14:paraId="6A601BE4" w14:textId="7520661F" w:rsidR="00FD7D3C" w:rsidRDefault="00FD7D3C">
      <w:pPr>
        <w:pStyle w:val="TableofFigures"/>
        <w:tabs>
          <w:tab w:val="right" w:leader="dot" w:pos="9016"/>
        </w:tabs>
        <w:rPr>
          <w:noProof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80776186" w:history="1">
        <w:r w:rsidRPr="008F0871">
          <w:rPr>
            <w:rStyle w:val="Hyperlink"/>
            <w:noProof/>
          </w:rPr>
          <w:t>Figure 1: My co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07761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967AD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041AEE92" w14:textId="0AF1ABE9" w:rsidR="00FD7D3C" w:rsidRDefault="00FD7D3C">
      <w:pPr>
        <w:pStyle w:val="TableofFigures"/>
        <w:tabs>
          <w:tab w:val="right" w:leader="dot" w:pos="9016"/>
        </w:tabs>
        <w:rPr>
          <w:noProof/>
        </w:rPr>
      </w:pPr>
      <w:hyperlink w:anchor="_Toc80776187" w:history="1">
        <w:r w:rsidRPr="008F0871">
          <w:rPr>
            <w:rStyle w:val="Hyperlink"/>
            <w:noProof/>
          </w:rPr>
          <w:t>Figure 2: Plot Graph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07761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967AD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183F0A5E" w14:textId="276B01EF" w:rsidR="00FD7D3C" w:rsidRDefault="00FD7D3C">
      <w:pPr>
        <w:pStyle w:val="TableofFigures"/>
        <w:tabs>
          <w:tab w:val="right" w:leader="dot" w:pos="9016"/>
        </w:tabs>
        <w:rPr>
          <w:noProof/>
        </w:rPr>
      </w:pPr>
      <w:hyperlink w:anchor="_Toc80776188" w:history="1">
        <w:r w:rsidRPr="008F0871">
          <w:rPr>
            <w:rStyle w:val="Hyperlink"/>
            <w:noProof/>
          </w:rPr>
          <w:t>Figure 3: My second code snippe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07761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967AD"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457D7BE2" w14:textId="617893FD" w:rsidR="00FD7D3C" w:rsidRDefault="00FD7D3C">
      <w:pPr>
        <w:pStyle w:val="TableofFigures"/>
        <w:tabs>
          <w:tab w:val="right" w:leader="dot" w:pos="9016"/>
        </w:tabs>
        <w:rPr>
          <w:noProof/>
        </w:rPr>
      </w:pPr>
      <w:hyperlink w:anchor="_Toc80776189" w:history="1">
        <w:r w:rsidRPr="008F0871">
          <w:rPr>
            <w:rStyle w:val="Hyperlink"/>
            <w:noProof/>
          </w:rPr>
          <w:t>Figure 4: Example code (Gau, 2021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07761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967AD"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64C1BFCC" w14:textId="7A066EBB" w:rsidR="006A4E89" w:rsidRDefault="00FD7D3C">
      <w:r>
        <w:fldChar w:fldCharType="end"/>
      </w:r>
      <w:r w:rsidR="006A4E89">
        <w:br w:type="page"/>
      </w:r>
    </w:p>
    <w:p w14:paraId="00E8C163" w14:textId="7A9526D8" w:rsidR="00EB1767" w:rsidRDefault="006A4E89" w:rsidP="006A4E89">
      <w:pPr>
        <w:pStyle w:val="Heading1"/>
      </w:pPr>
      <w:bookmarkStart w:id="0" w:name="_Toc80776176"/>
      <w:r>
        <w:lastRenderedPageBreak/>
        <w:t>Modifying the code</w:t>
      </w:r>
      <w:bookmarkEnd w:id="0"/>
    </w:p>
    <w:p w14:paraId="4700318B" w14:textId="3DB558D1" w:rsidR="006A4E89" w:rsidRDefault="00493637" w:rsidP="009A3B42">
      <w:pPr>
        <w:jc w:val="both"/>
      </w:pPr>
      <w:r>
        <w:t>A</w:t>
      </w:r>
      <w:r w:rsidR="00ED09EE">
        <w:t xml:space="preserve">fter reading the assignment, I added a </w:t>
      </w:r>
      <w:proofErr w:type="spellStart"/>
      <w:r w:rsidR="00ED09EE">
        <w:t>minimum_error</w:t>
      </w:r>
      <w:proofErr w:type="spellEnd"/>
      <w:r w:rsidR="00ED09EE">
        <w:t xml:space="preserve"> variable that is equal to 0.000001. I used a while instead of a for loop </w:t>
      </w:r>
      <w:r>
        <w:t>to stop when the error is smaller than the minimum error.</w:t>
      </w:r>
      <w:r w:rsidR="00D30E8D">
        <w:t xml:space="preserve"> As seen in the screenshot below.</w:t>
      </w:r>
    </w:p>
    <w:p w14:paraId="60FE4249" w14:textId="4A968DA3" w:rsidR="00493637" w:rsidRDefault="00C1659C" w:rsidP="005C0CB8">
      <w:pPr>
        <w:jc w:val="center"/>
      </w:pPr>
      <w:r>
        <w:rPr>
          <w:noProof/>
        </w:rPr>
        <w:drawing>
          <wp:inline distT="0" distB="0" distL="0" distR="0" wp14:anchorId="0823CEA3" wp14:editId="7F71C4C4">
            <wp:extent cx="5734050" cy="61341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6134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51F7B0" w14:textId="21697DED" w:rsidR="00C1659C" w:rsidRPr="00C1659C" w:rsidRDefault="00D30E8D" w:rsidP="009A3B42">
      <w:pPr>
        <w:pStyle w:val="Caption"/>
        <w:jc w:val="both"/>
      </w:pPr>
      <w:bookmarkStart w:id="1" w:name="_Toc80776186"/>
      <w:r>
        <w:t xml:space="preserve">Figure </w:t>
      </w:r>
      <w:r w:rsidR="006967AD">
        <w:fldChar w:fldCharType="begin"/>
      </w:r>
      <w:r w:rsidR="006967AD">
        <w:instrText xml:space="preserve"> SEQ Figure \* ARABIC </w:instrText>
      </w:r>
      <w:r w:rsidR="006967AD">
        <w:fldChar w:fldCharType="separate"/>
      </w:r>
      <w:r w:rsidR="006967AD">
        <w:rPr>
          <w:noProof/>
        </w:rPr>
        <w:t>1</w:t>
      </w:r>
      <w:r w:rsidR="006967AD">
        <w:rPr>
          <w:noProof/>
        </w:rPr>
        <w:fldChar w:fldCharType="end"/>
      </w:r>
      <w:r>
        <w:t>: My code</w:t>
      </w:r>
      <w:bookmarkEnd w:id="1"/>
    </w:p>
    <w:p w14:paraId="7B699CC2" w14:textId="2A8EFDA3" w:rsidR="006A4E89" w:rsidRDefault="006A4E89" w:rsidP="009A3B42">
      <w:pPr>
        <w:pStyle w:val="Heading1"/>
        <w:jc w:val="both"/>
      </w:pPr>
      <w:bookmarkStart w:id="2" w:name="_Toc80776177"/>
      <w:r>
        <w:t>Is there a better way?</w:t>
      </w:r>
      <w:bookmarkEnd w:id="2"/>
    </w:p>
    <w:p w14:paraId="4AA53034" w14:textId="30990471" w:rsidR="00ED09EE" w:rsidRDefault="0072743E" w:rsidP="009A3B42">
      <w:pPr>
        <w:jc w:val="both"/>
      </w:pPr>
      <w:r>
        <w:t>At first, I thought that the assignment can not be that easy. But as I read the assignment in detail, I understood that the main objective is to explain that in practice this is not a good idea.</w:t>
      </w:r>
    </w:p>
    <w:p w14:paraId="287188A9" w14:textId="349F269D" w:rsidR="00935CE4" w:rsidRDefault="0072743E" w:rsidP="009A3B42">
      <w:pPr>
        <w:jc w:val="both"/>
      </w:pPr>
      <w:r>
        <w:t>I started by reading the Grokking Deep Learning Textbook from page 65</w:t>
      </w:r>
      <w:r w:rsidR="00935CE4">
        <w:t xml:space="preserve"> </w:t>
      </w:r>
      <w:r w:rsidR="00935CE4">
        <w:fldChar w:fldCharType="begin"/>
      </w:r>
      <w:r w:rsidR="00935CE4">
        <w:instrText xml:space="preserve"> ADDIN EN.CITE &lt;EndNote&gt;&lt;Cite&gt;&lt;Author&gt;Trask&lt;/Author&gt;&lt;Year&gt;2019&lt;/Year&gt;&lt;RecNum&gt;145&lt;/RecNum&gt;&lt;DisplayText&gt;(Trask, 2019)&lt;/DisplayText&gt;&lt;record&gt;&lt;rec-number&gt;145&lt;/rec-number&gt;&lt;foreign-keys&gt;&lt;key app="EN" db-id="525d9sr0qsvde5evfr0ps52ifpp52v555xtd" timestamp="1629839414"&gt;145&lt;/key&gt;&lt;/foreign-keys&gt;&lt;ref-type name="Book"&gt;6&lt;/ref-type&gt;&lt;contributors&gt;&lt;authors&gt;&lt;author&gt;Andrew W. Trask&lt;/author&gt;&lt;/authors&gt;&lt;/contributors&gt;&lt;titles&gt;&lt;title&gt;Grokking Deep Learning &lt;/title&gt;&lt;/titles&gt;&lt;dates&gt;&lt;year&gt;2019&lt;/year&gt;&lt;/dates&gt;&lt;isbn&gt;9781617293702&lt;/isbn&gt;&lt;urls&gt;&lt;/urls&gt;&lt;/record&gt;&lt;/Cite&gt;&lt;/EndNote&gt;</w:instrText>
      </w:r>
      <w:r w:rsidR="00935CE4">
        <w:fldChar w:fldCharType="separate"/>
      </w:r>
      <w:r w:rsidR="00935CE4">
        <w:rPr>
          <w:noProof/>
        </w:rPr>
        <w:t>(Trask, 2019)</w:t>
      </w:r>
      <w:r w:rsidR="00935CE4">
        <w:fldChar w:fldCharType="end"/>
      </w:r>
      <w:r>
        <w:t>.</w:t>
      </w:r>
    </w:p>
    <w:p w14:paraId="1E13E3C0" w14:textId="52714CA7" w:rsidR="002A0E1C" w:rsidRDefault="00E00303" w:rsidP="009A3B42">
      <w:pPr>
        <w:jc w:val="both"/>
      </w:pPr>
      <w:r>
        <w:t>And the first topic I read was on understanding the relationship between the weight and the error, and that one variable changes the other.</w:t>
      </w:r>
      <w:r w:rsidR="00833B17">
        <w:t xml:space="preserve"> This was hot and cold learning that we used in assignment 1.</w:t>
      </w:r>
    </w:p>
    <w:p w14:paraId="77940D09" w14:textId="51C46A74" w:rsidR="009A3B42" w:rsidRDefault="00792D5C" w:rsidP="009A3B42">
      <w:pPr>
        <w:jc w:val="both"/>
      </w:pPr>
      <w:r>
        <w:lastRenderedPageBreak/>
        <w:t xml:space="preserve">Then they explained the “Box with rods”, </w:t>
      </w:r>
      <w:r w:rsidR="009A3B42">
        <w:t>whereas</w:t>
      </w:r>
      <w:r>
        <w:t xml:space="preserve"> you change one rod, the other rod will move with the first rod, this explained in simple terms what derivatives are. “When you move x, how much does y move”.</w:t>
      </w:r>
      <w:r w:rsidR="009A3B42">
        <w:t xml:space="preserve"> In this assignment, the </w:t>
      </w:r>
      <w:proofErr w:type="spellStart"/>
      <w:r w:rsidR="009A3B42" w:rsidRPr="009A3B42">
        <w:rPr>
          <w:i/>
          <w:iCs/>
        </w:rPr>
        <w:t>goal_pred</w:t>
      </w:r>
      <w:proofErr w:type="spellEnd"/>
      <w:r w:rsidR="009A3B42">
        <w:t xml:space="preserve"> and </w:t>
      </w:r>
      <w:r w:rsidR="009A3B42" w:rsidRPr="009A3B42">
        <w:rPr>
          <w:i/>
          <w:iCs/>
        </w:rPr>
        <w:t>input</w:t>
      </w:r>
      <w:r w:rsidR="009A3B42">
        <w:t xml:space="preserve"> are fixed we can look at the derivative as a slope, this explains how much </w:t>
      </w:r>
      <w:proofErr w:type="gramStart"/>
      <w:r w:rsidR="009A3B42">
        <w:t>does one variable change</w:t>
      </w:r>
      <w:proofErr w:type="gramEnd"/>
      <w:r w:rsidR="009A3B42">
        <w:t>, when you change the other.</w:t>
      </w:r>
    </w:p>
    <w:p w14:paraId="7734C9AA" w14:textId="498ACB0F" w:rsidR="009A3B42" w:rsidRDefault="005C0CB8" w:rsidP="005C0CB8">
      <w:pPr>
        <w:jc w:val="center"/>
      </w:pPr>
      <w:r>
        <w:rPr>
          <w:noProof/>
        </w:rPr>
        <w:drawing>
          <wp:inline distT="0" distB="0" distL="0" distR="0" wp14:anchorId="65B11448" wp14:editId="459A3FB5">
            <wp:extent cx="3860557" cy="3257550"/>
            <wp:effectExtent l="0" t="0" r="698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2597" cy="32592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9CE327" w14:textId="041AA725" w:rsidR="005C0CB8" w:rsidRDefault="005C0CB8" w:rsidP="005C0CB8">
      <w:pPr>
        <w:pStyle w:val="Caption"/>
      </w:pPr>
      <w:bookmarkStart w:id="3" w:name="_Toc80776187"/>
      <w:r>
        <w:t xml:space="preserve">Figure </w:t>
      </w:r>
      <w:r w:rsidR="006967AD">
        <w:fldChar w:fldCharType="begin"/>
      </w:r>
      <w:r w:rsidR="006967AD">
        <w:instrText xml:space="preserve"> SEQ Figure \* ARABIC </w:instrText>
      </w:r>
      <w:r w:rsidR="006967AD">
        <w:fldChar w:fldCharType="separate"/>
      </w:r>
      <w:r w:rsidR="006967AD">
        <w:rPr>
          <w:noProof/>
        </w:rPr>
        <w:t>2</w:t>
      </w:r>
      <w:r w:rsidR="006967AD">
        <w:rPr>
          <w:noProof/>
        </w:rPr>
        <w:fldChar w:fldCharType="end"/>
      </w:r>
      <w:r>
        <w:t>: Plot</w:t>
      </w:r>
      <w:r w:rsidR="000C7F5D">
        <w:t xml:space="preserve"> Graph</w:t>
      </w:r>
      <w:bookmarkEnd w:id="3"/>
    </w:p>
    <w:p w14:paraId="6EB60178" w14:textId="245E7511" w:rsidR="00DA286C" w:rsidRDefault="00CE4EE9" w:rsidP="000C7F5D">
      <w:pPr>
        <w:jc w:val="both"/>
      </w:pPr>
      <w:r>
        <w:t>When you use derivatives, you can pick two variables in a formula, and know how they interact with each other.</w:t>
      </w:r>
      <w:r w:rsidR="00DA286C">
        <w:t xml:space="preserve"> And when I though about it, a neural network is a couple of weights that you can use to compute an error function.</w:t>
      </w:r>
    </w:p>
    <w:p w14:paraId="56BDCFB6" w14:textId="6CD299EE" w:rsidR="00605AFB" w:rsidRPr="005C0CB8" w:rsidRDefault="00605AFB" w:rsidP="000C7F5D">
      <w:pPr>
        <w:jc w:val="both"/>
      </w:pPr>
      <w:r>
        <w:t xml:space="preserve">The textbook also explained a better way, and that is to use </w:t>
      </w:r>
      <w:r w:rsidR="00FD22EC">
        <w:t>derivative</w:t>
      </w:r>
      <w:r w:rsidR="00867ACD">
        <w:t xml:space="preserve">s. </w:t>
      </w:r>
      <w:r w:rsidR="000C7F5D">
        <w:t xml:space="preserve">The slope in the graph represents the derivative. The slope points to the opposite direction to the lowest point of the curve. </w:t>
      </w:r>
      <w:r w:rsidR="0033209C">
        <w:t>Thus,</w:t>
      </w:r>
      <w:r w:rsidR="000C7F5D">
        <w:t xml:space="preserve"> if you have a negative </w:t>
      </w:r>
      <w:r w:rsidR="00BC01E5">
        <w:t>slope,</w:t>
      </w:r>
      <w:r w:rsidR="000C7F5D">
        <w:t xml:space="preserve"> you can increase the weight to get the minimum errors.</w:t>
      </w:r>
    </w:p>
    <w:p w14:paraId="63CE69D8" w14:textId="49F1F592" w:rsidR="006A4E89" w:rsidRDefault="000B621F" w:rsidP="005A2F26">
      <w:pPr>
        <w:jc w:val="both"/>
      </w:pPr>
      <w:r>
        <w:t>A derivative gives the relationship between the weight and the error, so you can move the weight in the opposite direction of the derivative to find the lowest weight.</w:t>
      </w:r>
      <w:r w:rsidR="005A2F26">
        <w:t xml:space="preserve"> This method is called Gradient </w:t>
      </w:r>
      <w:r w:rsidR="006D5E1D">
        <w:t>Descent,</w:t>
      </w:r>
      <w:r w:rsidR="005A2F26">
        <w:t xml:space="preserve"> and this is one of the better ways to do the assignment</w:t>
      </w:r>
      <w:r w:rsidR="0058148A">
        <w:t>, as the neural network learns as it goes.</w:t>
      </w:r>
    </w:p>
    <w:p w14:paraId="6266CDEF" w14:textId="6E23FCF8" w:rsidR="006C14C8" w:rsidRDefault="004B629F" w:rsidP="005A2F26">
      <w:pPr>
        <w:jc w:val="both"/>
      </w:pPr>
      <w:r>
        <w:rPr>
          <w:noProof/>
        </w:rPr>
        <w:lastRenderedPageBreak/>
        <w:drawing>
          <wp:inline distT="0" distB="0" distL="0" distR="0" wp14:anchorId="74F75BC3" wp14:editId="018F3655">
            <wp:extent cx="5730240" cy="7162800"/>
            <wp:effectExtent l="0" t="0" r="381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240" cy="716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5BDD2F" w14:textId="7737B272" w:rsidR="006C14C8" w:rsidRDefault="006C14C8" w:rsidP="006C14C8">
      <w:pPr>
        <w:jc w:val="center"/>
      </w:pPr>
    </w:p>
    <w:p w14:paraId="7EE4A66F" w14:textId="49828604" w:rsidR="006C14C8" w:rsidRDefault="006C14C8" w:rsidP="006C14C8">
      <w:pPr>
        <w:pStyle w:val="Caption"/>
      </w:pPr>
      <w:bookmarkStart w:id="4" w:name="_Toc8077618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6967AD">
        <w:rPr>
          <w:noProof/>
        </w:rPr>
        <w:t>3</w:t>
      </w:r>
      <w:r>
        <w:fldChar w:fldCharType="end"/>
      </w:r>
      <w:r>
        <w:t>: My second code snippet</w:t>
      </w:r>
      <w:bookmarkEnd w:id="4"/>
    </w:p>
    <w:p w14:paraId="0E2E46D4" w14:textId="50304A13" w:rsidR="00F9263E" w:rsidRDefault="00044D5E" w:rsidP="00044D5E">
      <w:r>
        <w:t xml:space="preserve">I started searching ways to create a simple neural network, to give me insight on different networks and what they do to achieve what is asked in the assignment </w:t>
      </w:r>
      <w:r>
        <w:fldChar w:fldCharType="begin"/>
      </w:r>
      <w:r>
        <w:instrText xml:space="preserve"> ADDIN EN.CITE &lt;EndNote&gt;&lt;Cite&gt;&lt;Author&gt;Gau&lt;/Author&gt;&lt;Year&gt;2021&lt;/Year&gt;&lt;RecNum&gt;146&lt;/RecNum&gt;&lt;DisplayText&gt;(Gau, 2021)&lt;/DisplayText&gt;&lt;record&gt;&lt;rec-number&gt;146&lt;/rec-number&gt;&lt;foreign-keys&gt;&lt;key app="EN" db-id="525d9sr0qsvde5evfr0ps52ifpp52v555xtd" timestamp="1629873164"&gt;146&lt;/key&gt;&lt;/foreign-keys&gt;&lt;ref-type name="Journal Article"&gt;17&lt;/ref-type&gt;&lt;contributors&gt;&lt;authors&gt;&lt;author&gt;Leo Gau&lt;/author&gt;&lt;/authors&gt;&lt;/contributors&gt;&lt;titles&gt;&lt;title&gt;How To Create A Simple Neural Network Using Python&lt;/title&gt;&lt;/titles&gt;&lt;dates&gt;&lt;year&gt;2021&lt;/year&gt;&lt;/dates&gt;&lt;urls&gt;&lt;related-urls&gt;&lt;url&gt;https://hackernoon.com/how-to-create-a-simple-neural-network-using-python-6o2d33yo&lt;/url&gt;&lt;/related-urls&gt;&lt;/urls&gt;&lt;/record&gt;&lt;/Cite&gt;&lt;/EndNote&gt;</w:instrText>
      </w:r>
      <w:r>
        <w:fldChar w:fldCharType="separate"/>
      </w:r>
      <w:r>
        <w:rPr>
          <w:noProof/>
        </w:rPr>
        <w:t>(Gau, 2021)</w:t>
      </w:r>
      <w:r>
        <w:fldChar w:fldCharType="end"/>
      </w:r>
      <w:r>
        <w:t xml:space="preserve">. </w:t>
      </w:r>
      <w:r w:rsidR="005E4345">
        <w:t>They also used a derivative to solve the problem</w:t>
      </w:r>
      <w:r w:rsidR="00F9263E">
        <w:t>, as shown in the example below.</w:t>
      </w:r>
      <w:r w:rsidR="00E2031F">
        <w:t xml:space="preserve"> This gave me insight on how the neural network decides how to manipulate the weight</w:t>
      </w:r>
      <w:r w:rsidR="00FB0C1E">
        <w:t xml:space="preserve"> in the right direction</w:t>
      </w:r>
      <w:r w:rsidR="004B629F">
        <w:t>, as shown in the snippet below.</w:t>
      </w:r>
    </w:p>
    <w:p w14:paraId="54B7870A" w14:textId="6B97C78E" w:rsidR="008D5A29" w:rsidRDefault="008D5A29" w:rsidP="00044D5E">
      <w:r>
        <w:lastRenderedPageBreak/>
        <w:t>The difference between a</w:t>
      </w:r>
      <w:r w:rsidR="00104742">
        <w:t>n optimal</w:t>
      </w:r>
      <w:r>
        <w:t xml:space="preserve"> neural network</w:t>
      </w:r>
      <w:r w:rsidR="00104742">
        <w:t xml:space="preserve"> and a</w:t>
      </w:r>
      <w:r w:rsidR="004B629F">
        <w:t>n</w:t>
      </w:r>
      <w:r w:rsidR="00104742">
        <w:t xml:space="preserve"> </w:t>
      </w:r>
      <w:r w:rsidR="004B629F" w:rsidRPr="004B629F">
        <w:t>imperfect</w:t>
      </w:r>
      <w:r w:rsidR="004B629F">
        <w:t xml:space="preserve"> neural network is the total iterations that it takes for the network to find its goal.</w:t>
      </w:r>
    </w:p>
    <w:p w14:paraId="61036307" w14:textId="64B740B5" w:rsidR="00C47EA0" w:rsidRDefault="00F9263E" w:rsidP="00F9263E">
      <w:pPr>
        <w:jc w:val="center"/>
      </w:pPr>
      <w:r>
        <w:rPr>
          <w:noProof/>
        </w:rPr>
        <w:drawing>
          <wp:inline distT="0" distB="0" distL="0" distR="0" wp14:anchorId="39C24485" wp14:editId="4D231309">
            <wp:extent cx="5036820" cy="37338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6820" cy="3733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3A4056" w14:textId="6B89358D" w:rsidR="00F9263E" w:rsidRDefault="00F9263E" w:rsidP="00F9263E">
      <w:pPr>
        <w:pStyle w:val="Caption"/>
      </w:pPr>
      <w:bookmarkStart w:id="5" w:name="_Toc80776189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6967AD">
        <w:rPr>
          <w:noProof/>
        </w:rPr>
        <w:t>4</w:t>
      </w:r>
      <w:r>
        <w:fldChar w:fldCharType="end"/>
      </w:r>
      <w:r>
        <w:t xml:space="preserve">: Example code </w:t>
      </w:r>
      <w:r>
        <w:fldChar w:fldCharType="begin"/>
      </w:r>
      <w:r>
        <w:instrText xml:space="preserve"> ADDIN EN.CITE &lt;EndNote&gt;&lt;Cite&gt;&lt;Author&gt;Gau&lt;/Author&gt;&lt;Year&gt;2021&lt;/Year&gt;&lt;RecNum&gt;146&lt;/RecNum&gt;&lt;DisplayText&gt;(Gau, 2021)&lt;/DisplayText&gt;&lt;record&gt;&lt;rec-number&gt;146&lt;/rec-number&gt;&lt;foreign-keys&gt;&lt;key app="EN" db-id="525d9sr0qsvde5evfr0ps52ifpp52v555xtd" timestamp="1629873164"&gt;146&lt;/key&gt;&lt;/foreign-keys&gt;&lt;ref-type name="Journal Article"&gt;17&lt;/ref-type&gt;&lt;contributors&gt;&lt;authors&gt;&lt;author&gt;Leo Gau&lt;/author&gt;&lt;/authors&gt;&lt;/contributors&gt;&lt;titles&gt;&lt;title&gt;How To Create A Simple Neural Network Using Python&lt;/title&gt;&lt;/titles&gt;&lt;dates&gt;&lt;year&gt;2021&lt;/year&gt;&lt;/dates&gt;&lt;urls&gt;&lt;related-urls&gt;&lt;url&gt;https://hackernoon.com/how-to-create-a-simple-neural-network-using-python-6o2d33yo&lt;/url&gt;&lt;/related-urls&gt;&lt;/urls&gt;&lt;/record&gt;&lt;/Cite&gt;&lt;/EndNote&gt;</w:instrText>
      </w:r>
      <w:r>
        <w:fldChar w:fldCharType="separate"/>
      </w:r>
      <w:r>
        <w:rPr>
          <w:noProof/>
        </w:rPr>
        <w:t>(Gau, 2021)</w:t>
      </w:r>
      <w:bookmarkEnd w:id="5"/>
      <w:r>
        <w:fldChar w:fldCharType="end"/>
      </w:r>
    </w:p>
    <w:p w14:paraId="2E989B20" w14:textId="77777777" w:rsidR="008372E9" w:rsidRPr="008372E9" w:rsidRDefault="008372E9" w:rsidP="008372E9"/>
    <w:p w14:paraId="4632DD04" w14:textId="24836D43" w:rsidR="00935CE4" w:rsidRDefault="006A4E89" w:rsidP="009A3B42">
      <w:pPr>
        <w:pStyle w:val="Heading1"/>
      </w:pPr>
      <w:bookmarkStart w:id="6" w:name="_Toc80776178"/>
      <w:r>
        <w:t>References</w:t>
      </w:r>
      <w:bookmarkEnd w:id="6"/>
    </w:p>
    <w:p w14:paraId="090A706E" w14:textId="0007FC2B" w:rsidR="00F9263E" w:rsidRPr="00F9263E" w:rsidRDefault="00935CE4" w:rsidP="00F9263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9263E" w:rsidRPr="00F9263E">
        <w:t xml:space="preserve">Gau, L. (2021). How To Create A Simple Neural Network Using Python. </w:t>
      </w:r>
      <w:hyperlink r:id="rId10" w:history="1">
        <w:r w:rsidR="00F9263E" w:rsidRPr="00F9263E">
          <w:rPr>
            <w:rStyle w:val="Hyperlink"/>
          </w:rPr>
          <w:t>https://hackernoon.com/how-to-create-a-simple-neural-network-using-python-6o2d33yo</w:t>
        </w:r>
      </w:hyperlink>
      <w:r w:rsidR="00F9263E" w:rsidRPr="00F9263E">
        <w:t xml:space="preserve"> </w:t>
      </w:r>
    </w:p>
    <w:p w14:paraId="275FDFB0" w14:textId="77777777" w:rsidR="00F9263E" w:rsidRPr="00F9263E" w:rsidRDefault="00F9263E" w:rsidP="00F9263E">
      <w:pPr>
        <w:pStyle w:val="EndNoteBibliography"/>
        <w:ind w:left="720" w:hanging="720"/>
        <w:rPr>
          <w:i/>
        </w:rPr>
      </w:pPr>
      <w:r w:rsidRPr="00F9263E">
        <w:t xml:space="preserve">Trask, A. W. (2019). </w:t>
      </w:r>
      <w:r w:rsidRPr="00F9263E">
        <w:rPr>
          <w:i/>
        </w:rPr>
        <w:t xml:space="preserve">Grokking Deep Learning </w:t>
      </w:r>
    </w:p>
    <w:p w14:paraId="371A34DB" w14:textId="7087DE16" w:rsidR="00935CE4" w:rsidRPr="00935CE4" w:rsidRDefault="00935CE4" w:rsidP="00935CE4">
      <w:r>
        <w:fldChar w:fldCharType="end"/>
      </w:r>
    </w:p>
    <w:sectPr w:rsidR="00935CE4" w:rsidRPr="00935CE4" w:rsidSect="006A4E89"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5d9sr0qsvde5evfr0ps52ifpp52v555xtd&quot;&gt;My EndNote Proposal Library&lt;record-ids&gt;&lt;item&gt;145&lt;/item&gt;&lt;item&gt;146&lt;/item&gt;&lt;/record-ids&gt;&lt;/item&gt;&lt;/Libraries&gt;"/>
  </w:docVars>
  <w:rsids>
    <w:rsidRoot w:val="00EB1767"/>
    <w:rsid w:val="00044D5E"/>
    <w:rsid w:val="00076C7C"/>
    <w:rsid w:val="000B621F"/>
    <w:rsid w:val="000C7F5D"/>
    <w:rsid w:val="00104742"/>
    <w:rsid w:val="0013118A"/>
    <w:rsid w:val="002A0E1C"/>
    <w:rsid w:val="0033209C"/>
    <w:rsid w:val="003D422B"/>
    <w:rsid w:val="004731B1"/>
    <w:rsid w:val="00493637"/>
    <w:rsid w:val="004B629F"/>
    <w:rsid w:val="004C6F84"/>
    <w:rsid w:val="005654E7"/>
    <w:rsid w:val="0057258B"/>
    <w:rsid w:val="0058148A"/>
    <w:rsid w:val="005A2F26"/>
    <w:rsid w:val="005C0CB8"/>
    <w:rsid w:val="005E4345"/>
    <w:rsid w:val="00605AFB"/>
    <w:rsid w:val="00620DEE"/>
    <w:rsid w:val="00677662"/>
    <w:rsid w:val="006967AD"/>
    <w:rsid w:val="006A4E89"/>
    <w:rsid w:val="006C14C8"/>
    <w:rsid w:val="006D5E1D"/>
    <w:rsid w:val="0072743E"/>
    <w:rsid w:val="00792D5C"/>
    <w:rsid w:val="00833B17"/>
    <w:rsid w:val="008372E9"/>
    <w:rsid w:val="00867ACD"/>
    <w:rsid w:val="008D5A29"/>
    <w:rsid w:val="00935CE4"/>
    <w:rsid w:val="009A3B42"/>
    <w:rsid w:val="00BC01E5"/>
    <w:rsid w:val="00C1659C"/>
    <w:rsid w:val="00C47EA0"/>
    <w:rsid w:val="00C641D9"/>
    <w:rsid w:val="00C77A7C"/>
    <w:rsid w:val="00C92A51"/>
    <w:rsid w:val="00CD5B92"/>
    <w:rsid w:val="00CE4EE9"/>
    <w:rsid w:val="00D30E8D"/>
    <w:rsid w:val="00DA286C"/>
    <w:rsid w:val="00DA58D3"/>
    <w:rsid w:val="00E00303"/>
    <w:rsid w:val="00E2031F"/>
    <w:rsid w:val="00EB1767"/>
    <w:rsid w:val="00ED09EE"/>
    <w:rsid w:val="00EF0EE5"/>
    <w:rsid w:val="00F9263E"/>
    <w:rsid w:val="00FB0C1E"/>
    <w:rsid w:val="00FD22EC"/>
    <w:rsid w:val="00FD7D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4316C0C"/>
  <w15:chartTrackingRefBased/>
  <w15:docId w15:val="{FD01FFA1-45D1-43E8-952A-392EDCAD82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A4E8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6A4E89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6A4E89"/>
    <w:rPr>
      <w:rFonts w:eastAsiaTheme="minorEastAsia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6A4E8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6A4E89"/>
    <w:pPr>
      <w:outlineLvl w:val="9"/>
    </w:pPr>
    <w:rPr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D30E8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35CE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5CE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35CE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35CE4"/>
    <w:rPr>
      <w:rFonts w:ascii="Calibri" w:hAnsi="Calibri" w:cs="Calibri"/>
      <w:noProof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67766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67766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44D5E"/>
    <w:rPr>
      <w:color w:val="605E5C"/>
      <w:shd w:val="clear" w:color="auto" w:fill="E1DFDD"/>
    </w:rPr>
  </w:style>
  <w:style w:type="paragraph" w:styleId="TableofFigures">
    <w:name w:val="table of figures"/>
    <w:basedOn w:val="Normal"/>
    <w:next w:val="Normal"/>
    <w:uiPriority w:val="99"/>
    <w:unhideWhenUsed/>
    <w:rsid w:val="00FD7D3C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71347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4598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7243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fontTable" Target="fontTable.xml"/><Relationship Id="rId5" Type="http://schemas.openxmlformats.org/officeDocument/2006/relationships/image" Target="media/image1.png"/><Relationship Id="rId10" Type="http://schemas.openxmlformats.org/officeDocument/2006/relationships/hyperlink" Target="https://hackernoon.com/how-to-create-a-simple-neural-network-using-python-6o2d33yo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518F8D-CB27-4E2C-9906-6A8A01D1D9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5</TotalTime>
  <Pages>6</Pages>
  <Words>843</Words>
  <Characters>4808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ssignment 2</dc:title>
  <dc:subject>ITRI 626</dc:subject>
  <dc:creator>ENRICO DREYER</dc:creator>
  <cp:keywords/>
  <dc:description/>
  <cp:lastModifiedBy>ENRICO DREYER</cp:lastModifiedBy>
  <cp:revision>59</cp:revision>
  <cp:lastPrinted>2021-08-25T07:30:00Z</cp:lastPrinted>
  <dcterms:created xsi:type="dcterms:W3CDTF">2021-08-24T20:14:00Z</dcterms:created>
  <dcterms:modified xsi:type="dcterms:W3CDTF">2021-08-25T07:30:00Z</dcterms:modified>
  <cp:category>31210783</cp:category>
</cp:coreProperties>
</file>